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B714ECA" w14:textId="27D7E900" w:rsidR="00736974" w:rsidRPr="00536EB5" w:rsidRDefault="00A05B8C" w:rsidP="00736974">
      <w:pPr>
        <w:pStyle w:val="Default"/>
        <w:spacing w:line="480" w:lineRule="auto"/>
        <w:rPr>
          <w:rFonts w:asciiTheme="majorBidi" w:hAnsiTheme="majorBidi" w:cstheme="majorBidi"/>
        </w:rPr>
      </w:pPr>
      <w:r w:rsidRPr="00A55173">
        <w:rPr>
          <w:rFonts w:asciiTheme="majorBidi" w:hAnsiTheme="majorBidi" w:cstheme="majorBidi"/>
        </w:rPr>
        <w:t>Patellofemoral pain (PFP) is a common chronic musculoskeletal disorder</w:t>
      </w:r>
      <w:r w:rsidR="001F7B12">
        <w:rPr>
          <w:rFonts w:asciiTheme="majorBidi" w:hAnsiTheme="majorBidi" w:cstheme="majorBidi"/>
        </w:rPr>
        <w:t xml:space="preserve"> </w:t>
      </w:r>
      <w:r w:rsidR="001F7B12" w:rsidRPr="00A55173">
        <w:rPr>
          <w:rFonts w:asciiTheme="majorBidi" w:hAnsiTheme="majorBidi" w:cstheme="majorBidi"/>
        </w:rPr>
        <w:fldChar w:fldCharType="begin"/>
      </w:r>
      <w:r w:rsidR="00736974">
        <w:rPr>
          <w:rFonts w:asciiTheme="majorBidi" w:hAnsiTheme="majorBidi" w:cstheme="majorBidi"/>
        </w:rPr>
        <w:instrText xml:space="preserve"> ADDIN EN.CITE &lt;EndNote&gt;&lt;Cite&gt;&lt;Author&gt;Crossley KM&lt;/Author&gt;&lt;Year&gt;2016&lt;/Year&gt;&lt;RecNum&gt;1&lt;/RecNum&gt;&lt;DisplayText&gt;[1]&lt;/DisplayText&gt;&lt;record&gt;&lt;rec-number&gt;1&lt;/rec-number&gt;&lt;foreign-keys&gt;&lt;key app="EN" db-id="ddxx0xs05epdpzefptpxvx0eppstwtxp5xwd" timestamp="1623321670"&gt;1&lt;/key&gt;&lt;/foreign-keys&gt;&lt;ref-type name="Journal Article"&gt;17&lt;/ref-type&gt;&lt;contributors&gt;&lt;authors&gt;&lt;author&gt;Crossley KM, &lt;/author&gt;&lt;author&gt;van Middelkoop M, &lt;/author&gt;&lt;author&gt;Callaghan MJ, &lt;/author&gt;&lt;author&gt;Collins NJ, &lt;/author&gt;&lt;author&gt;Rathleff MS, &lt;/author&gt;&lt;author&gt;Barton CJ&lt;/author&gt;&lt;/authors&gt;&lt;/contributors&gt;&lt;titles&gt;&lt;title&gt; 2016 Patellofemoral pain consensus statement from the 4th International Patellofemoral Pain Research Retreat, Manchester. Part 2: recommended physical interventions (exercise, taping, bracing, foot orthoses and combined interventions)&lt;/title&gt;&lt;secondary-title&gt;Br J Sports Med&lt;/secondary-title&gt;&lt;/titles&gt;&lt;periodical&gt;&lt;full-title&gt;Br J Sports Med&lt;/full-title&gt;&lt;/periodical&gt;&lt;pages&gt;844-52&lt;/pages&gt;&lt;volume&gt;50&lt;/volume&gt;&lt;number&gt;14&lt;/number&gt;&lt;dates&gt;&lt;year&gt;2016&lt;/year&gt;&lt;/dates&gt;&lt;urls&gt;&lt;/urls&gt;&lt;custom2&gt;27247098&lt;/custom2&gt;&lt;custom3&gt;PMC4975825&lt;/custom3&gt;&lt;electronic-resource-num&gt;10.1136/bjsports-2016-096268&lt;/electronic-resource-num&gt;&lt;/record&gt;&lt;/Cite&gt;&lt;/EndNote&gt;</w:instrText>
      </w:r>
      <w:r w:rsidR="001F7B12" w:rsidRPr="00A55173">
        <w:rPr>
          <w:rFonts w:asciiTheme="majorBidi" w:hAnsiTheme="majorBidi" w:cstheme="majorBidi"/>
        </w:rPr>
        <w:fldChar w:fldCharType="separate"/>
      </w:r>
      <w:r w:rsidR="00736974">
        <w:rPr>
          <w:rFonts w:asciiTheme="majorBidi" w:hAnsiTheme="majorBidi" w:cstheme="majorBidi"/>
          <w:noProof/>
        </w:rPr>
        <w:t>[1]</w:t>
      </w:r>
      <w:r w:rsidR="001F7B12" w:rsidRPr="00A55173">
        <w:rPr>
          <w:rFonts w:asciiTheme="majorBidi" w:hAnsiTheme="majorBidi" w:cstheme="majorBidi"/>
        </w:rPr>
        <w:fldChar w:fldCharType="end"/>
      </w:r>
      <w:r w:rsidRPr="00A55173">
        <w:rPr>
          <w:rFonts w:asciiTheme="majorBidi" w:hAnsiTheme="majorBidi" w:cstheme="majorBidi"/>
        </w:rPr>
        <w:t xml:space="preserve"> </w:t>
      </w:r>
      <w:r w:rsidR="009B3D89">
        <w:rPr>
          <w:rFonts w:asciiTheme="majorBidi" w:hAnsiTheme="majorBidi" w:cstheme="majorBidi"/>
        </w:rPr>
        <w:t>d</w:t>
      </w:r>
      <w:r w:rsidRPr="00A55173">
        <w:rPr>
          <w:rFonts w:asciiTheme="majorBidi" w:hAnsiTheme="majorBidi" w:cstheme="majorBidi"/>
        </w:rPr>
        <w:t>efined as anterior knee (around or behind patella) pain aggravated by activities that load the patellofemoral</w:t>
      </w:r>
      <w:r w:rsidR="00271AAA" w:rsidRPr="00A55173">
        <w:rPr>
          <w:rFonts w:asciiTheme="majorBidi" w:hAnsiTheme="majorBidi" w:cstheme="majorBidi"/>
        </w:rPr>
        <w:t xml:space="preserve"> (PF)</w:t>
      </w:r>
      <w:r w:rsidRPr="00A55173">
        <w:rPr>
          <w:rFonts w:asciiTheme="majorBidi" w:hAnsiTheme="majorBidi" w:cstheme="majorBidi"/>
        </w:rPr>
        <w:t xml:space="preserve"> joint</w:t>
      </w:r>
      <w:r w:rsidR="00BA00F9" w:rsidRPr="00A55173">
        <w:rPr>
          <w:rFonts w:asciiTheme="majorBidi" w:hAnsiTheme="majorBidi" w:cstheme="majorBidi"/>
        </w:rPr>
        <w:t>,</w:t>
      </w:r>
      <w:r w:rsidRPr="00A55173">
        <w:rPr>
          <w:rFonts w:asciiTheme="majorBidi" w:hAnsiTheme="majorBidi" w:cstheme="majorBidi"/>
        </w:rPr>
        <w:t xml:space="preserve"> such as stair ambulation, squatting, jumping</w:t>
      </w:r>
      <w:r w:rsidR="001D3A1A">
        <w:rPr>
          <w:rFonts w:asciiTheme="majorBidi" w:hAnsiTheme="majorBidi" w:cstheme="majorBidi"/>
        </w:rPr>
        <w:t>,</w:t>
      </w:r>
      <w:r w:rsidRPr="00A55173">
        <w:rPr>
          <w:rFonts w:asciiTheme="majorBidi" w:hAnsiTheme="majorBidi" w:cstheme="majorBidi"/>
        </w:rPr>
        <w:t xml:space="preserve"> or running </w:t>
      </w:r>
      <w:r w:rsidRPr="00A55173">
        <w:rPr>
          <w:rFonts w:asciiTheme="majorBidi" w:hAnsiTheme="majorBidi" w:cstheme="majorBidi"/>
        </w:rPr>
        <w:fldChar w:fldCharType="begin">
          <w:fldData xml:space="preserve">PEVuZE5vdGU+PENpdGU+PEF1dGhvcj5Dcm9zc2xleSBLTTwvQXV0aG9yPjxZZWFyPjIwMTY8L1ll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</w:fldData>
        </w:fldChar>
      </w:r>
      <w:r w:rsidR="00736974">
        <w:rPr>
          <w:rFonts w:asciiTheme="majorBidi" w:hAnsiTheme="majorBidi" w:cstheme="majorBidi"/>
        </w:rPr>
        <w:instrText xml:space="preserve"> ADDIN EN.CITE </w:instrText>
      </w:r>
      <w:r w:rsidR="00736974">
        <w:rPr>
          <w:rFonts w:asciiTheme="majorBidi" w:hAnsiTheme="majorBidi" w:cstheme="majorBidi"/>
        </w:rPr>
        <w:fldChar w:fldCharType="begin">
          <w:fldData xml:space="preserve">PEVuZE5vdGU+PENpdGU+PEF1dGhvcj5Dcm9zc2xleSBLTTwvQXV0aG9yPjxZZWFyPjIwMTY8L1ll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</w:fldData>
        </w:fldChar>
      </w:r>
      <w:r w:rsidR="00736974">
        <w:rPr>
          <w:rFonts w:asciiTheme="majorBidi" w:hAnsiTheme="majorBidi" w:cstheme="majorBidi"/>
        </w:rPr>
        <w:instrText xml:space="preserve"> ADDIN EN.CITE.DATA </w:instrText>
      </w:r>
      <w:r w:rsidR="00736974">
        <w:rPr>
          <w:rFonts w:asciiTheme="majorBidi" w:hAnsiTheme="majorBidi" w:cstheme="majorBidi"/>
        </w:rPr>
      </w:r>
      <w:r w:rsidR="00736974">
        <w:rPr>
          <w:rFonts w:asciiTheme="majorBidi" w:hAnsiTheme="majorBidi" w:cstheme="majorBidi"/>
        </w:rPr>
        <w:fldChar w:fldCharType="end"/>
      </w:r>
      <w:r w:rsidRPr="00A55173">
        <w:rPr>
          <w:rFonts w:asciiTheme="majorBidi" w:hAnsiTheme="majorBidi" w:cstheme="majorBidi"/>
        </w:rPr>
      </w:r>
      <w:r w:rsidRPr="00A55173">
        <w:rPr>
          <w:rFonts w:asciiTheme="majorBidi" w:hAnsiTheme="majorBidi" w:cstheme="majorBidi"/>
        </w:rPr>
        <w:fldChar w:fldCharType="separate"/>
      </w:r>
      <w:r w:rsidR="00736974">
        <w:rPr>
          <w:rFonts w:asciiTheme="majorBidi" w:hAnsiTheme="majorBidi" w:cstheme="majorBidi"/>
          <w:noProof/>
        </w:rPr>
        <w:t>[1, 2]</w:t>
      </w:r>
      <w:r w:rsidRPr="00A55173">
        <w:rPr>
          <w:rFonts w:asciiTheme="majorBidi" w:hAnsiTheme="majorBidi" w:cstheme="majorBidi"/>
        </w:rPr>
        <w:fldChar w:fldCharType="end"/>
      </w:r>
      <w:r w:rsidRPr="00A55173">
        <w:rPr>
          <w:rFonts w:asciiTheme="majorBidi" w:hAnsiTheme="majorBidi" w:cstheme="majorBidi"/>
        </w:rPr>
        <w:t xml:space="preserve">. </w:t>
      </w:r>
      <w:bookmarkStart w:id="0" w:name="_GoBack"/>
      <w:bookmarkEnd w:id="0"/>
    </w:p>
    <w:sectPr w:rsidR="00736974" w:rsidRPr="00536EB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AE969CF" w14:textId="77777777" w:rsidR="007E00AD" w:rsidRDefault="007E00AD" w:rsidP="001E5381">
      <w:pPr>
        <w:spacing w:after="0" w:line="240" w:lineRule="auto"/>
      </w:pPr>
      <w:r>
        <w:separator/>
      </w:r>
    </w:p>
  </w:endnote>
  <w:endnote w:type="continuationSeparator" w:id="0">
    <w:p w14:paraId="79C0CFB4" w14:textId="77777777" w:rsidR="007E00AD" w:rsidRDefault="007E00AD" w:rsidP="001E538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llerText 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04C9628" w14:textId="77777777" w:rsidR="007E00AD" w:rsidRDefault="007E00AD" w:rsidP="001E5381">
      <w:pPr>
        <w:spacing w:after="0" w:line="240" w:lineRule="auto"/>
      </w:pPr>
      <w:r>
        <w:separator/>
      </w:r>
    </w:p>
  </w:footnote>
  <w:footnote w:type="continuationSeparator" w:id="0">
    <w:p w14:paraId="7906AFAE" w14:textId="77777777" w:rsidR="007E00AD" w:rsidRDefault="007E00AD" w:rsidP="001E5381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jQ3tjA1tjQ1NLM0NTVX0lEKTi0uzszPAykwMqwFAETHtY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PMI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xx0xs05epdpzefptpxvx0eppstwtxp5xwd&quot;&gt;Untitled&lt;record-ids&gt;&lt;item&gt;1&lt;/item&gt;&lt;item&gt;2&lt;/item&gt;&lt;/record-ids&gt;&lt;/item&gt;&lt;/Libraries&gt;"/>
  </w:docVars>
  <w:rsids>
    <w:rsidRoot w:val="00D43DA2"/>
    <w:rsid w:val="00000B15"/>
    <w:rsid w:val="0000140F"/>
    <w:rsid w:val="00001CEF"/>
    <w:rsid w:val="0001554C"/>
    <w:rsid w:val="00016EE6"/>
    <w:rsid w:val="00020A54"/>
    <w:rsid w:val="00023BBA"/>
    <w:rsid w:val="00023CBA"/>
    <w:rsid w:val="00026EDD"/>
    <w:rsid w:val="0003151C"/>
    <w:rsid w:val="00032CB4"/>
    <w:rsid w:val="00035A7D"/>
    <w:rsid w:val="000366ED"/>
    <w:rsid w:val="00036898"/>
    <w:rsid w:val="000502F0"/>
    <w:rsid w:val="00051987"/>
    <w:rsid w:val="00055C58"/>
    <w:rsid w:val="00061FF6"/>
    <w:rsid w:val="000631AF"/>
    <w:rsid w:val="00065537"/>
    <w:rsid w:val="0006573C"/>
    <w:rsid w:val="0007578D"/>
    <w:rsid w:val="00082A54"/>
    <w:rsid w:val="000835E4"/>
    <w:rsid w:val="00092252"/>
    <w:rsid w:val="000942EF"/>
    <w:rsid w:val="00097D76"/>
    <w:rsid w:val="000A13B5"/>
    <w:rsid w:val="000A3DF5"/>
    <w:rsid w:val="000A72D6"/>
    <w:rsid w:val="000C1824"/>
    <w:rsid w:val="000C3F1E"/>
    <w:rsid w:val="000C5779"/>
    <w:rsid w:val="000D4B80"/>
    <w:rsid w:val="000E2C13"/>
    <w:rsid w:val="000E4FA1"/>
    <w:rsid w:val="000E7F78"/>
    <w:rsid w:val="000F04E9"/>
    <w:rsid w:val="000F437E"/>
    <w:rsid w:val="001016F2"/>
    <w:rsid w:val="0010456D"/>
    <w:rsid w:val="001048B1"/>
    <w:rsid w:val="00107C9B"/>
    <w:rsid w:val="00107D4E"/>
    <w:rsid w:val="00112E6E"/>
    <w:rsid w:val="0011301F"/>
    <w:rsid w:val="001137A2"/>
    <w:rsid w:val="0011409C"/>
    <w:rsid w:val="001332FA"/>
    <w:rsid w:val="0014537B"/>
    <w:rsid w:val="00147CD1"/>
    <w:rsid w:val="001648BA"/>
    <w:rsid w:val="00165394"/>
    <w:rsid w:val="0016768B"/>
    <w:rsid w:val="0017077E"/>
    <w:rsid w:val="0017201C"/>
    <w:rsid w:val="00180038"/>
    <w:rsid w:val="00186280"/>
    <w:rsid w:val="00190CA2"/>
    <w:rsid w:val="00192097"/>
    <w:rsid w:val="00194C78"/>
    <w:rsid w:val="001972E5"/>
    <w:rsid w:val="001B1DE0"/>
    <w:rsid w:val="001D3A1A"/>
    <w:rsid w:val="001D5259"/>
    <w:rsid w:val="001E1C47"/>
    <w:rsid w:val="001E5381"/>
    <w:rsid w:val="001F2B8C"/>
    <w:rsid w:val="001F3A12"/>
    <w:rsid w:val="001F614E"/>
    <w:rsid w:val="001F7B12"/>
    <w:rsid w:val="0020255D"/>
    <w:rsid w:val="002031CA"/>
    <w:rsid w:val="00212AD8"/>
    <w:rsid w:val="0022618B"/>
    <w:rsid w:val="0023085C"/>
    <w:rsid w:val="0023195E"/>
    <w:rsid w:val="00245FCB"/>
    <w:rsid w:val="002514E8"/>
    <w:rsid w:val="00252A1D"/>
    <w:rsid w:val="00264A36"/>
    <w:rsid w:val="00264E32"/>
    <w:rsid w:val="00266006"/>
    <w:rsid w:val="0026768E"/>
    <w:rsid w:val="002711D4"/>
    <w:rsid w:val="0027182A"/>
    <w:rsid w:val="00271AAA"/>
    <w:rsid w:val="00276FCD"/>
    <w:rsid w:val="00277420"/>
    <w:rsid w:val="00284A9D"/>
    <w:rsid w:val="002850CB"/>
    <w:rsid w:val="00291ADA"/>
    <w:rsid w:val="00296611"/>
    <w:rsid w:val="00296992"/>
    <w:rsid w:val="00297640"/>
    <w:rsid w:val="00297995"/>
    <w:rsid w:val="002A6CD4"/>
    <w:rsid w:val="002B0231"/>
    <w:rsid w:val="002B2D9B"/>
    <w:rsid w:val="002B699C"/>
    <w:rsid w:val="002C2DB7"/>
    <w:rsid w:val="002C32E8"/>
    <w:rsid w:val="002D2F41"/>
    <w:rsid w:val="002D37C5"/>
    <w:rsid w:val="002D4943"/>
    <w:rsid w:val="002D5156"/>
    <w:rsid w:val="002D7C87"/>
    <w:rsid w:val="002E4E60"/>
    <w:rsid w:val="002E5564"/>
    <w:rsid w:val="002E7B03"/>
    <w:rsid w:val="003005F9"/>
    <w:rsid w:val="00300682"/>
    <w:rsid w:val="0030249B"/>
    <w:rsid w:val="00314AAA"/>
    <w:rsid w:val="0032053C"/>
    <w:rsid w:val="00326CAD"/>
    <w:rsid w:val="00327598"/>
    <w:rsid w:val="00330115"/>
    <w:rsid w:val="00333A49"/>
    <w:rsid w:val="00334F0F"/>
    <w:rsid w:val="00345BD1"/>
    <w:rsid w:val="00352D9C"/>
    <w:rsid w:val="00354EBB"/>
    <w:rsid w:val="00363B40"/>
    <w:rsid w:val="0036624E"/>
    <w:rsid w:val="00370C15"/>
    <w:rsid w:val="00373D0C"/>
    <w:rsid w:val="0037553F"/>
    <w:rsid w:val="0038112D"/>
    <w:rsid w:val="00386395"/>
    <w:rsid w:val="003938C1"/>
    <w:rsid w:val="003946B5"/>
    <w:rsid w:val="00396007"/>
    <w:rsid w:val="00397A90"/>
    <w:rsid w:val="003A26ED"/>
    <w:rsid w:val="003A5F0C"/>
    <w:rsid w:val="003A7F75"/>
    <w:rsid w:val="003B010A"/>
    <w:rsid w:val="003B5E81"/>
    <w:rsid w:val="003B5EBD"/>
    <w:rsid w:val="003C3DD1"/>
    <w:rsid w:val="003D120E"/>
    <w:rsid w:val="003D4518"/>
    <w:rsid w:val="003D58CB"/>
    <w:rsid w:val="003E1C0A"/>
    <w:rsid w:val="00400906"/>
    <w:rsid w:val="00404C4F"/>
    <w:rsid w:val="00406BFF"/>
    <w:rsid w:val="004125DE"/>
    <w:rsid w:val="00414F06"/>
    <w:rsid w:val="00421166"/>
    <w:rsid w:val="00422128"/>
    <w:rsid w:val="00423806"/>
    <w:rsid w:val="0042505B"/>
    <w:rsid w:val="00425879"/>
    <w:rsid w:val="00430AF8"/>
    <w:rsid w:val="00431A58"/>
    <w:rsid w:val="00432B4B"/>
    <w:rsid w:val="00433DCA"/>
    <w:rsid w:val="00435627"/>
    <w:rsid w:val="00440BDF"/>
    <w:rsid w:val="004430E5"/>
    <w:rsid w:val="00444533"/>
    <w:rsid w:val="00445E9D"/>
    <w:rsid w:val="0045454F"/>
    <w:rsid w:val="0045544A"/>
    <w:rsid w:val="00455908"/>
    <w:rsid w:val="004762AF"/>
    <w:rsid w:val="00483057"/>
    <w:rsid w:val="00486188"/>
    <w:rsid w:val="00495E4F"/>
    <w:rsid w:val="004A0A0F"/>
    <w:rsid w:val="004A6B13"/>
    <w:rsid w:val="004A704F"/>
    <w:rsid w:val="004B2966"/>
    <w:rsid w:val="004D6EC0"/>
    <w:rsid w:val="004D7ED1"/>
    <w:rsid w:val="004E5C46"/>
    <w:rsid w:val="004E769F"/>
    <w:rsid w:val="004F2CB6"/>
    <w:rsid w:val="005001A9"/>
    <w:rsid w:val="00500402"/>
    <w:rsid w:val="00504DF9"/>
    <w:rsid w:val="0050721E"/>
    <w:rsid w:val="005106C9"/>
    <w:rsid w:val="0051543C"/>
    <w:rsid w:val="00525866"/>
    <w:rsid w:val="00536EB5"/>
    <w:rsid w:val="005423B2"/>
    <w:rsid w:val="0054245A"/>
    <w:rsid w:val="00545276"/>
    <w:rsid w:val="00545942"/>
    <w:rsid w:val="005464BE"/>
    <w:rsid w:val="005527BD"/>
    <w:rsid w:val="005569B0"/>
    <w:rsid w:val="005615E4"/>
    <w:rsid w:val="00561E2E"/>
    <w:rsid w:val="0056386A"/>
    <w:rsid w:val="005731AC"/>
    <w:rsid w:val="00580582"/>
    <w:rsid w:val="00581AE4"/>
    <w:rsid w:val="00583065"/>
    <w:rsid w:val="00587C0A"/>
    <w:rsid w:val="00591207"/>
    <w:rsid w:val="00592D18"/>
    <w:rsid w:val="005935A9"/>
    <w:rsid w:val="005A66DD"/>
    <w:rsid w:val="005A7CDC"/>
    <w:rsid w:val="005B2E2F"/>
    <w:rsid w:val="005C1CBB"/>
    <w:rsid w:val="005C2F37"/>
    <w:rsid w:val="005E7F6D"/>
    <w:rsid w:val="0060232D"/>
    <w:rsid w:val="00605ADA"/>
    <w:rsid w:val="00606319"/>
    <w:rsid w:val="006125AC"/>
    <w:rsid w:val="006155A3"/>
    <w:rsid w:val="006211CD"/>
    <w:rsid w:val="006233BC"/>
    <w:rsid w:val="00623911"/>
    <w:rsid w:val="00626F9E"/>
    <w:rsid w:val="0062773E"/>
    <w:rsid w:val="00632F96"/>
    <w:rsid w:val="00633122"/>
    <w:rsid w:val="00635AD9"/>
    <w:rsid w:val="00635F79"/>
    <w:rsid w:val="006374D8"/>
    <w:rsid w:val="00642996"/>
    <w:rsid w:val="0064615B"/>
    <w:rsid w:val="00646E02"/>
    <w:rsid w:val="006521C8"/>
    <w:rsid w:val="00653867"/>
    <w:rsid w:val="00661621"/>
    <w:rsid w:val="006649AA"/>
    <w:rsid w:val="00666F6E"/>
    <w:rsid w:val="006721B7"/>
    <w:rsid w:val="00672D85"/>
    <w:rsid w:val="0067446B"/>
    <w:rsid w:val="00675B00"/>
    <w:rsid w:val="00676C9A"/>
    <w:rsid w:val="00681362"/>
    <w:rsid w:val="00683508"/>
    <w:rsid w:val="00684AB3"/>
    <w:rsid w:val="00684E37"/>
    <w:rsid w:val="006900F6"/>
    <w:rsid w:val="00690D45"/>
    <w:rsid w:val="00692418"/>
    <w:rsid w:val="006A7305"/>
    <w:rsid w:val="006B4BA4"/>
    <w:rsid w:val="006C0DF1"/>
    <w:rsid w:val="006C7B74"/>
    <w:rsid w:val="006D150F"/>
    <w:rsid w:val="006D32B8"/>
    <w:rsid w:val="006D4191"/>
    <w:rsid w:val="006E6681"/>
    <w:rsid w:val="006E6A2E"/>
    <w:rsid w:val="006E73D7"/>
    <w:rsid w:val="006F17A4"/>
    <w:rsid w:val="006F1B8A"/>
    <w:rsid w:val="006F1C7A"/>
    <w:rsid w:val="006F3ECD"/>
    <w:rsid w:val="006F72B8"/>
    <w:rsid w:val="00700D98"/>
    <w:rsid w:val="007025A6"/>
    <w:rsid w:val="00703D36"/>
    <w:rsid w:val="007117D7"/>
    <w:rsid w:val="00715E63"/>
    <w:rsid w:val="00717CDD"/>
    <w:rsid w:val="00720EAE"/>
    <w:rsid w:val="00726632"/>
    <w:rsid w:val="00732C6A"/>
    <w:rsid w:val="00736974"/>
    <w:rsid w:val="0074020B"/>
    <w:rsid w:val="00742E82"/>
    <w:rsid w:val="00747805"/>
    <w:rsid w:val="00750545"/>
    <w:rsid w:val="007534DB"/>
    <w:rsid w:val="00755204"/>
    <w:rsid w:val="00756617"/>
    <w:rsid w:val="007578E0"/>
    <w:rsid w:val="007650B9"/>
    <w:rsid w:val="00796457"/>
    <w:rsid w:val="007A4E3B"/>
    <w:rsid w:val="007A5E6A"/>
    <w:rsid w:val="007A61A1"/>
    <w:rsid w:val="007A6CAB"/>
    <w:rsid w:val="007B00DF"/>
    <w:rsid w:val="007B28A8"/>
    <w:rsid w:val="007C0163"/>
    <w:rsid w:val="007C3F3C"/>
    <w:rsid w:val="007C7291"/>
    <w:rsid w:val="007D0D9F"/>
    <w:rsid w:val="007D54EB"/>
    <w:rsid w:val="007E00AD"/>
    <w:rsid w:val="007E3A79"/>
    <w:rsid w:val="007E4475"/>
    <w:rsid w:val="007E597B"/>
    <w:rsid w:val="007E795F"/>
    <w:rsid w:val="007F1506"/>
    <w:rsid w:val="007F18EE"/>
    <w:rsid w:val="007F2999"/>
    <w:rsid w:val="007F756B"/>
    <w:rsid w:val="00803CCC"/>
    <w:rsid w:val="00803EC2"/>
    <w:rsid w:val="008106D8"/>
    <w:rsid w:val="008137EE"/>
    <w:rsid w:val="00827E1C"/>
    <w:rsid w:val="00827FE7"/>
    <w:rsid w:val="00836C2F"/>
    <w:rsid w:val="00843A27"/>
    <w:rsid w:val="00843E85"/>
    <w:rsid w:val="0085065C"/>
    <w:rsid w:val="0086026E"/>
    <w:rsid w:val="0086233B"/>
    <w:rsid w:val="00863FB1"/>
    <w:rsid w:val="00867350"/>
    <w:rsid w:val="00871382"/>
    <w:rsid w:val="008713FD"/>
    <w:rsid w:val="00871650"/>
    <w:rsid w:val="008721B0"/>
    <w:rsid w:val="00884533"/>
    <w:rsid w:val="00886686"/>
    <w:rsid w:val="0089147C"/>
    <w:rsid w:val="00893ABB"/>
    <w:rsid w:val="008B15F7"/>
    <w:rsid w:val="008B29F2"/>
    <w:rsid w:val="008B549F"/>
    <w:rsid w:val="008B7997"/>
    <w:rsid w:val="008C766B"/>
    <w:rsid w:val="008E0CE6"/>
    <w:rsid w:val="008E18EB"/>
    <w:rsid w:val="008E4D3A"/>
    <w:rsid w:val="008E6451"/>
    <w:rsid w:val="008E702A"/>
    <w:rsid w:val="008F14A6"/>
    <w:rsid w:val="008F5565"/>
    <w:rsid w:val="008F58BB"/>
    <w:rsid w:val="008F76E2"/>
    <w:rsid w:val="00901506"/>
    <w:rsid w:val="00912496"/>
    <w:rsid w:val="00921993"/>
    <w:rsid w:val="009359CA"/>
    <w:rsid w:val="009539A4"/>
    <w:rsid w:val="00956796"/>
    <w:rsid w:val="009628DE"/>
    <w:rsid w:val="00964468"/>
    <w:rsid w:val="00964CA0"/>
    <w:rsid w:val="009742D7"/>
    <w:rsid w:val="00980904"/>
    <w:rsid w:val="009813AD"/>
    <w:rsid w:val="009815B1"/>
    <w:rsid w:val="009A1AD0"/>
    <w:rsid w:val="009A2C85"/>
    <w:rsid w:val="009B121A"/>
    <w:rsid w:val="009B3D89"/>
    <w:rsid w:val="009B5991"/>
    <w:rsid w:val="009C492D"/>
    <w:rsid w:val="009C524B"/>
    <w:rsid w:val="009C5A12"/>
    <w:rsid w:val="009C7157"/>
    <w:rsid w:val="009C791D"/>
    <w:rsid w:val="009D1FA7"/>
    <w:rsid w:val="009D2AD1"/>
    <w:rsid w:val="009D4CE6"/>
    <w:rsid w:val="009D63EF"/>
    <w:rsid w:val="009E1FE8"/>
    <w:rsid w:val="009E4DDC"/>
    <w:rsid w:val="009F424F"/>
    <w:rsid w:val="00A01799"/>
    <w:rsid w:val="00A01A15"/>
    <w:rsid w:val="00A03FB2"/>
    <w:rsid w:val="00A04D13"/>
    <w:rsid w:val="00A05B8C"/>
    <w:rsid w:val="00A073B0"/>
    <w:rsid w:val="00A10345"/>
    <w:rsid w:val="00A20AB5"/>
    <w:rsid w:val="00A365BA"/>
    <w:rsid w:val="00A4607C"/>
    <w:rsid w:val="00A46443"/>
    <w:rsid w:val="00A529C2"/>
    <w:rsid w:val="00A55173"/>
    <w:rsid w:val="00A567A3"/>
    <w:rsid w:val="00A86124"/>
    <w:rsid w:val="00A87575"/>
    <w:rsid w:val="00A9064D"/>
    <w:rsid w:val="00A9238B"/>
    <w:rsid w:val="00A9266F"/>
    <w:rsid w:val="00AA0307"/>
    <w:rsid w:val="00AA4C1D"/>
    <w:rsid w:val="00AB01B2"/>
    <w:rsid w:val="00AB129A"/>
    <w:rsid w:val="00AB683B"/>
    <w:rsid w:val="00AC3621"/>
    <w:rsid w:val="00AD1916"/>
    <w:rsid w:val="00AD7187"/>
    <w:rsid w:val="00AE1219"/>
    <w:rsid w:val="00AE2141"/>
    <w:rsid w:val="00AF1C42"/>
    <w:rsid w:val="00AF463D"/>
    <w:rsid w:val="00AF622D"/>
    <w:rsid w:val="00B0136D"/>
    <w:rsid w:val="00B04C66"/>
    <w:rsid w:val="00B1661E"/>
    <w:rsid w:val="00B24B69"/>
    <w:rsid w:val="00B36803"/>
    <w:rsid w:val="00B56924"/>
    <w:rsid w:val="00B60C6A"/>
    <w:rsid w:val="00B638ED"/>
    <w:rsid w:val="00B63B92"/>
    <w:rsid w:val="00B655C6"/>
    <w:rsid w:val="00B67A92"/>
    <w:rsid w:val="00B70373"/>
    <w:rsid w:val="00B70606"/>
    <w:rsid w:val="00B70B37"/>
    <w:rsid w:val="00B71A92"/>
    <w:rsid w:val="00B820CD"/>
    <w:rsid w:val="00B87779"/>
    <w:rsid w:val="00BA00F9"/>
    <w:rsid w:val="00BA483E"/>
    <w:rsid w:val="00BA5145"/>
    <w:rsid w:val="00BB3840"/>
    <w:rsid w:val="00BC5595"/>
    <w:rsid w:val="00BD2EE9"/>
    <w:rsid w:val="00BE2FD1"/>
    <w:rsid w:val="00BF4B39"/>
    <w:rsid w:val="00BF5F51"/>
    <w:rsid w:val="00C041DD"/>
    <w:rsid w:val="00C05856"/>
    <w:rsid w:val="00C16DED"/>
    <w:rsid w:val="00C245F4"/>
    <w:rsid w:val="00C30969"/>
    <w:rsid w:val="00C3673B"/>
    <w:rsid w:val="00C36B2B"/>
    <w:rsid w:val="00C430FB"/>
    <w:rsid w:val="00C7738F"/>
    <w:rsid w:val="00C817DD"/>
    <w:rsid w:val="00C96BB5"/>
    <w:rsid w:val="00CA181B"/>
    <w:rsid w:val="00CA1CC7"/>
    <w:rsid w:val="00CA4F65"/>
    <w:rsid w:val="00CB2521"/>
    <w:rsid w:val="00CB2C95"/>
    <w:rsid w:val="00CB4727"/>
    <w:rsid w:val="00CB7346"/>
    <w:rsid w:val="00CC01F7"/>
    <w:rsid w:val="00CC0C9F"/>
    <w:rsid w:val="00CD10B0"/>
    <w:rsid w:val="00CD5594"/>
    <w:rsid w:val="00CE143F"/>
    <w:rsid w:val="00CE23FA"/>
    <w:rsid w:val="00CF0072"/>
    <w:rsid w:val="00CF05C3"/>
    <w:rsid w:val="00CF5138"/>
    <w:rsid w:val="00CF660F"/>
    <w:rsid w:val="00D001D7"/>
    <w:rsid w:val="00D02AD3"/>
    <w:rsid w:val="00D04D5F"/>
    <w:rsid w:val="00D05168"/>
    <w:rsid w:val="00D162A6"/>
    <w:rsid w:val="00D2297E"/>
    <w:rsid w:val="00D2372E"/>
    <w:rsid w:val="00D25DA5"/>
    <w:rsid w:val="00D31882"/>
    <w:rsid w:val="00D325C2"/>
    <w:rsid w:val="00D3599C"/>
    <w:rsid w:val="00D36FBC"/>
    <w:rsid w:val="00D419FD"/>
    <w:rsid w:val="00D42509"/>
    <w:rsid w:val="00D43CEF"/>
    <w:rsid w:val="00D43DA2"/>
    <w:rsid w:val="00D539E4"/>
    <w:rsid w:val="00D56070"/>
    <w:rsid w:val="00D601CE"/>
    <w:rsid w:val="00D66C45"/>
    <w:rsid w:val="00D71225"/>
    <w:rsid w:val="00D7204F"/>
    <w:rsid w:val="00D731AD"/>
    <w:rsid w:val="00D8010F"/>
    <w:rsid w:val="00D870D8"/>
    <w:rsid w:val="00D959DD"/>
    <w:rsid w:val="00D970FA"/>
    <w:rsid w:val="00DA077C"/>
    <w:rsid w:val="00DA0C96"/>
    <w:rsid w:val="00DA39DC"/>
    <w:rsid w:val="00DA3C5C"/>
    <w:rsid w:val="00DA3FA8"/>
    <w:rsid w:val="00DB4B30"/>
    <w:rsid w:val="00DC07DE"/>
    <w:rsid w:val="00DC3100"/>
    <w:rsid w:val="00DC3FCD"/>
    <w:rsid w:val="00DD5492"/>
    <w:rsid w:val="00DE3D43"/>
    <w:rsid w:val="00DE7274"/>
    <w:rsid w:val="00DF1DDD"/>
    <w:rsid w:val="00DF303D"/>
    <w:rsid w:val="00DF5F85"/>
    <w:rsid w:val="00E00959"/>
    <w:rsid w:val="00E028A3"/>
    <w:rsid w:val="00E049FA"/>
    <w:rsid w:val="00E147A7"/>
    <w:rsid w:val="00E27F78"/>
    <w:rsid w:val="00E33BE3"/>
    <w:rsid w:val="00E4529B"/>
    <w:rsid w:val="00E46EC5"/>
    <w:rsid w:val="00E478B8"/>
    <w:rsid w:val="00E47B72"/>
    <w:rsid w:val="00E55A52"/>
    <w:rsid w:val="00E60BE5"/>
    <w:rsid w:val="00E66159"/>
    <w:rsid w:val="00E672CA"/>
    <w:rsid w:val="00E70BA9"/>
    <w:rsid w:val="00E90C90"/>
    <w:rsid w:val="00E90EC2"/>
    <w:rsid w:val="00E93DF1"/>
    <w:rsid w:val="00EA177C"/>
    <w:rsid w:val="00EA20D9"/>
    <w:rsid w:val="00EA4A3C"/>
    <w:rsid w:val="00EA5FD1"/>
    <w:rsid w:val="00EC6982"/>
    <w:rsid w:val="00EC6F20"/>
    <w:rsid w:val="00ED0DAF"/>
    <w:rsid w:val="00ED3DD7"/>
    <w:rsid w:val="00ED6F78"/>
    <w:rsid w:val="00EE166B"/>
    <w:rsid w:val="00EE40A6"/>
    <w:rsid w:val="00EE7963"/>
    <w:rsid w:val="00F11637"/>
    <w:rsid w:val="00F11AD7"/>
    <w:rsid w:val="00F11DD1"/>
    <w:rsid w:val="00F128BD"/>
    <w:rsid w:val="00F12D33"/>
    <w:rsid w:val="00F149BD"/>
    <w:rsid w:val="00F156CB"/>
    <w:rsid w:val="00F177E9"/>
    <w:rsid w:val="00F25C76"/>
    <w:rsid w:val="00F26A27"/>
    <w:rsid w:val="00F26E27"/>
    <w:rsid w:val="00F325B0"/>
    <w:rsid w:val="00F34812"/>
    <w:rsid w:val="00F3614C"/>
    <w:rsid w:val="00F40EBB"/>
    <w:rsid w:val="00F46DB1"/>
    <w:rsid w:val="00F47AEF"/>
    <w:rsid w:val="00F54BEF"/>
    <w:rsid w:val="00F67B89"/>
    <w:rsid w:val="00F73959"/>
    <w:rsid w:val="00F7518F"/>
    <w:rsid w:val="00F80EFA"/>
    <w:rsid w:val="00F85E11"/>
    <w:rsid w:val="00F904F9"/>
    <w:rsid w:val="00F92B0D"/>
    <w:rsid w:val="00F94A9C"/>
    <w:rsid w:val="00FA2583"/>
    <w:rsid w:val="00FA509D"/>
    <w:rsid w:val="00FC215F"/>
    <w:rsid w:val="00FC3987"/>
    <w:rsid w:val="00FC6FD2"/>
    <w:rsid w:val="00FD2DB3"/>
    <w:rsid w:val="00FD70D5"/>
    <w:rsid w:val="00FE0F8E"/>
    <w:rsid w:val="00FE2D52"/>
    <w:rsid w:val="00FE44B4"/>
    <w:rsid w:val="00FF127E"/>
    <w:rsid w:val="00FF7027"/>
    <w:rsid w:val="00FF7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929241"/>
  <w15:docId w15:val="{5AA0F4CA-6CE1-4CEE-9797-560B174FE8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F3ECD"/>
  </w:style>
  <w:style w:type="paragraph" w:styleId="Heading1">
    <w:name w:val="heading 1"/>
    <w:basedOn w:val="Normal"/>
    <w:link w:val="Heading1Char"/>
    <w:uiPriority w:val="9"/>
    <w:qFormat/>
    <w:rsid w:val="006F1B8A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link w:val="DefaultChar"/>
    <w:rsid w:val="00D43DA2"/>
    <w:pPr>
      <w:autoSpaceDE w:val="0"/>
      <w:autoSpaceDN w:val="0"/>
      <w:adjustRightInd w:val="0"/>
      <w:spacing w:after="0" w:line="240" w:lineRule="auto"/>
    </w:pPr>
    <w:rPr>
      <w:rFonts w:ascii="MillerText Roman" w:hAnsi="MillerText Roman" w:cs="MillerText Roman"/>
      <w:color w:val="000000"/>
      <w:sz w:val="24"/>
      <w:szCs w:val="24"/>
    </w:rPr>
  </w:style>
  <w:style w:type="character" w:customStyle="1" w:styleId="A5">
    <w:name w:val="A5"/>
    <w:uiPriority w:val="99"/>
    <w:rsid w:val="00D43DA2"/>
    <w:rPr>
      <w:rFonts w:cs="MillerText Roman"/>
      <w:color w:val="000000"/>
    </w:rPr>
  </w:style>
  <w:style w:type="paragraph" w:customStyle="1" w:styleId="Pa51">
    <w:name w:val="Pa5+1"/>
    <w:basedOn w:val="Default"/>
    <w:next w:val="Default"/>
    <w:uiPriority w:val="99"/>
    <w:rsid w:val="00D43DA2"/>
    <w:pPr>
      <w:spacing w:line="180" w:lineRule="atLeast"/>
    </w:pPr>
    <w:rPr>
      <w:rFonts w:cstheme="minorBidi"/>
      <w:color w:val="auto"/>
    </w:rPr>
  </w:style>
  <w:style w:type="character" w:customStyle="1" w:styleId="A61">
    <w:name w:val="A6+1"/>
    <w:uiPriority w:val="99"/>
    <w:rsid w:val="00D43DA2"/>
    <w:rPr>
      <w:rFonts w:cs="MillerText Roman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7F1506"/>
    <w:pPr>
      <w:spacing w:after="0"/>
      <w:jc w:val="center"/>
    </w:pPr>
    <w:rPr>
      <w:rFonts w:ascii="Calibri" w:hAnsi="Calibri" w:cs="Calibri"/>
      <w:noProof/>
    </w:rPr>
  </w:style>
  <w:style w:type="character" w:customStyle="1" w:styleId="DefaultChar">
    <w:name w:val="Default Char"/>
    <w:basedOn w:val="DefaultParagraphFont"/>
    <w:link w:val="Default"/>
    <w:rsid w:val="007F1506"/>
    <w:rPr>
      <w:rFonts w:ascii="MillerText Roman" w:hAnsi="MillerText Roman" w:cs="MillerText Roman"/>
      <w:color w:val="000000"/>
      <w:sz w:val="24"/>
      <w:szCs w:val="24"/>
    </w:rPr>
  </w:style>
  <w:style w:type="character" w:customStyle="1" w:styleId="EndNoteBibliographyTitleChar">
    <w:name w:val="EndNote Bibliography Title Char"/>
    <w:basedOn w:val="DefaultChar"/>
    <w:link w:val="EndNoteBibliographyTitle"/>
    <w:rsid w:val="007F1506"/>
    <w:rPr>
      <w:rFonts w:ascii="Calibri" w:hAnsi="Calibri" w:cs="Calibri"/>
      <w:noProof/>
      <w:color w:val="00000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7F150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Char"/>
    <w:link w:val="EndNoteBibliography"/>
    <w:rsid w:val="007F1506"/>
    <w:rPr>
      <w:rFonts w:ascii="Calibri" w:hAnsi="Calibri" w:cs="Calibri"/>
      <w:noProof/>
      <w:color w:val="000000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B7037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037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0373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60BE5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1E53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E5381"/>
  </w:style>
  <w:style w:type="paragraph" w:styleId="Footer">
    <w:name w:val="footer"/>
    <w:basedOn w:val="Normal"/>
    <w:link w:val="FooterChar"/>
    <w:uiPriority w:val="99"/>
    <w:unhideWhenUsed/>
    <w:rsid w:val="001E538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E5381"/>
  </w:style>
  <w:style w:type="character" w:styleId="CommentReference">
    <w:name w:val="annotation reference"/>
    <w:basedOn w:val="DefaultParagraphFont"/>
    <w:uiPriority w:val="99"/>
    <w:semiHidden/>
    <w:unhideWhenUsed/>
    <w:rsid w:val="00FF7B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F7B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F7B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7B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7BC6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BE2F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1B8A"/>
    <w:rPr>
      <w:rFonts w:ascii="Times New Roman" w:eastAsia="Times New Roman" w:hAnsi="Times New Roman" w:cs="Times New Roman"/>
      <w:b/>
      <w:bCs/>
      <w:kern w:val="36"/>
      <w:sz w:val="48"/>
      <w:szCs w:val="48"/>
      <w:lang w:bidi="fa-IR"/>
    </w:rPr>
  </w:style>
  <w:style w:type="paragraph" w:styleId="FootnoteText">
    <w:name w:val="footnote text"/>
    <w:basedOn w:val="Normal"/>
    <w:link w:val="FootnoteTextChar"/>
    <w:semiHidden/>
    <w:rsid w:val="006F1B8A"/>
    <w:pPr>
      <w:spacing w:after="200" w:line="276" w:lineRule="auto"/>
    </w:pPr>
    <w:rPr>
      <w:rFonts w:ascii="Calibri" w:eastAsia="Calibri" w:hAnsi="Calibri" w:cs="Arial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6F1B8A"/>
    <w:rPr>
      <w:rFonts w:ascii="Calibri" w:eastAsia="Calibri" w:hAnsi="Calibri" w:cs="Arial"/>
      <w:sz w:val="20"/>
      <w:szCs w:val="20"/>
    </w:rPr>
  </w:style>
  <w:style w:type="character" w:customStyle="1" w:styleId="go">
    <w:name w:val="go"/>
    <w:basedOn w:val="DefaultParagraphFont"/>
    <w:rsid w:val="006F1B8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901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7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7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923CB07-0F4E-46DB-9A7D-B0E97B3E39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4</Words>
  <Characters>1282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SUS</dc:creator>
  <cp:lastModifiedBy>Windows User</cp:lastModifiedBy>
  <cp:revision>2</cp:revision>
  <dcterms:created xsi:type="dcterms:W3CDTF">2022-04-21T12:01:00Z</dcterms:created>
  <dcterms:modified xsi:type="dcterms:W3CDTF">2022-04-21T12:01:00Z</dcterms:modified>
</cp:coreProperties>
</file>